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Grant Kinsler, Kerry </w:t>
      </w:r>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Dmitri </w:t>
      </w:r>
      <w:proofErr w:type="spellStart"/>
      <w:proofErr w:type="gramStart"/>
      <w:r>
        <w:rPr>
          <w:rFonts w:ascii="Arial" w:hAnsi="Arial" w:cs="Arial"/>
          <w:bCs/>
          <w:color w:val="000000"/>
          <w:sz w:val="22"/>
          <w:szCs w:val="22"/>
        </w:rPr>
        <w:t>Petrov</w:t>
      </w:r>
      <w:proofErr w:type="spellEnd"/>
      <w:r w:rsidR="006E6CE4">
        <w:rPr>
          <w:rFonts w:ascii="Arial" w:hAnsi="Arial" w:cs="Arial"/>
          <w:bCs/>
          <w:color w:val="000000"/>
          <w:sz w:val="22"/>
          <w:szCs w:val="22"/>
        </w:rPr>
        <w:t xml:space="preserve">  -</w:t>
      </w:r>
      <w:proofErr w:type="gramEnd"/>
      <w:r w:rsidR="006E6CE4">
        <w:rPr>
          <w:rFonts w:ascii="Arial" w:hAnsi="Arial" w:cs="Arial"/>
          <w:bCs/>
          <w:color w:val="000000"/>
          <w:sz w:val="22"/>
          <w:szCs w:val="22"/>
        </w:rPr>
        <w:t xml:space="preserve"> [</w:t>
      </w:r>
      <w:proofErr w:type="spellStart"/>
      <w:r w:rsidR="006E6CE4">
        <w:rPr>
          <w:rFonts w:ascii="Arial" w:hAnsi="Arial" w:cs="Arial"/>
          <w:bCs/>
          <w:color w:val="000000"/>
          <w:sz w:val="22"/>
          <w:szCs w:val="22"/>
        </w:rPr>
        <w:t>chris</w:t>
      </w:r>
      <w:proofErr w:type="spellEnd"/>
      <w:r w:rsidR="006E6CE4">
        <w:rPr>
          <w:rFonts w:ascii="Arial" w:hAnsi="Arial" w:cs="Arial"/>
          <w:bCs/>
          <w:color w:val="000000"/>
          <w:sz w:val="22"/>
          <w:szCs w:val="22"/>
        </w:rPr>
        <w:t>?]</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26AB2A68" w14:textId="6C42069D" w:rsidR="003E14F4" w:rsidRPr="003E14F4" w:rsidRDefault="003E14F4"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conceptual question – what’s a phenotype? How do we measure them? What </w:t>
      </w:r>
      <w:r>
        <w:rPr>
          <w:rFonts w:ascii="Arial" w:hAnsi="Arial" w:cs="Arial"/>
          <w:bCs/>
          <w:i/>
          <w:color w:val="000000"/>
          <w:sz w:val="22"/>
          <w:szCs w:val="22"/>
        </w:rPr>
        <w:t>matters</w:t>
      </w:r>
      <w:r>
        <w:rPr>
          <w:rFonts w:ascii="Arial" w:hAnsi="Arial" w:cs="Arial"/>
          <w:bCs/>
          <w:color w:val="000000"/>
          <w:sz w:val="22"/>
          <w:szCs w:val="22"/>
        </w:rPr>
        <w:t xml:space="preserve"> to fitness?]</w:t>
      </w:r>
    </w:p>
    <w:p w14:paraId="0C89AA83" w14:textId="3AEC1B2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bookmarkStart w:id="0" w:name="_GoBack"/>
      <w:bookmarkEnd w:id="0"/>
      <w:r>
        <w:rPr>
          <w:rFonts w:ascii="Arial" w:hAnsi="Arial" w:cs="Arial"/>
          <w:color w:val="000000"/>
          <w:sz w:val="22"/>
          <w:szCs w:val="22"/>
        </w:rPr>
        <w:t>One common framework used to model and understand phenotypic evolution is Fisher’s Geometric model</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axes in a </w:t>
      </w:r>
      <w:r>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ir phenotype,</w:t>
      </w:r>
      <w:r>
        <w:rPr>
          <w:rFonts w:ascii="Arial" w:hAnsi="Arial" w:cs="Arial"/>
          <w:color w:val="000000"/>
          <w:sz w:val="22"/>
          <w:szCs w:val="22"/>
        </w:rPr>
        <w:t xml:space="preserve"> </w:t>
      </w:r>
      <w:r w:rsidR="00514E6A">
        <w:rPr>
          <w:rFonts w:ascii="Arial" w:hAnsi="Arial" w:cs="Arial"/>
          <w:color w:val="000000"/>
          <w:sz w:val="22"/>
          <w:szCs w:val="22"/>
        </w:rPr>
        <w:t xml:space="preserve">the organism’s particular </w:t>
      </w:r>
      <w:r>
        <w:rPr>
          <w:rFonts w:ascii="Arial" w:hAnsi="Arial" w:cs="Arial"/>
          <w:color w:val="000000"/>
          <w:sz w:val="22"/>
          <w:szCs w:val="22"/>
        </w:rPr>
        <w:t xml:space="preserve">combination of trait values. The fitness of an organism in a particular environment is determined by a function of the organism’s position and the position of the optimum combination of traits in that particular environment (hereafter “the optimum”). Any such function can be considered, but typically a simple Gaussian function is assumed for mathematical convenience, and has some empirically-supported properties, including diminishing-returns epistasi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Visser", "given" : "J A G M", "non-dropping-particle" : "de", "parse-names" : false, "suffix" : "" }, { "dropping-particle" : "", "family" : "Zeyl", "given" : "C W", "non-dropping-particle" : "", "parse-names" : false, "suffix" : "" }, { "dropping-particle" : "", "family" : "Gerrish", "given" : "Phillip J", "non-dropping-particle" : "", "parse-names" : false, "suffix" : "" }, { "dropping-particle" : "", "family" : "Blanchard", "given" : "J L", "non-dropping-particle" : "", "parse-names" : false, "suffix" : "" }, { "dropping-particle" : "", "family" : "Lenski", "given" : "R E", "non-dropping-particle" : "", "parse-names" : false, "suffix" : "" } ], "container-title" : "Science", "id" : "ITEM-1", "issue" : "January", "issued" : { "date-parts" : [ [ "1999" ] ] }, "page" : "404-407", "title" : "Diminishing returns from mutation rate supply in asexual populations", "type" : "article-journal", "volume" : "283" }, "uris" : [ "http://www.mendeley.com/documents/?uuid=80290c95-1a55-445b-90fa-fc2de1699ad7" ] }, { "id" : "ITEM-2", "itemData" : { "DOI" : "10.1126/science.1203799", "ISSN" : "0036-8075", "PMID" : "21636771", "abstract" : "Epistasis has substantial impacts on evolution, in particular, the rate of adaptation. We generated combinations of beneficial mutations that arose in a lineage during rapid adaptation of a bacterium whose growth depended on a newly introduced metabolic pathway. The proportional selective benefit for three of the four loci consistently decreased when they were introduced onto more fit backgrounds. These three alleles all reduced morphological defects caused by expression of the foreign pathway. A simple theoretical model segregating the apparent contribution of individual alleles to benefits and costs effectively predicted the interactions between them. These results provide the first evidence that patterns of epistasis may differ for within- and between-gene interactions during adaptation and that diminishing returns epistasis contributes to the consistent observation of decelerating fitness gains during adaptation.", "author" : [ { "dropping-particle" : "", "family" : "Chou", "given" : "H.-H.", "non-dropping-particle" : "", "parse-names" : false, "suffix" : "" }, { "dropping-particle" : "", "family" : "Chiu", "given" : "H.-C.", "non-dropping-particle" : "", "parse-names" : false, "suffix" : "" }, { "dropping-particle" : "", "family" : "Delaney", "given" : "N. F.", "non-dropping-particle" : "", "parse-names" : false, "suffix" : "" }, { "dropping-particle" : "", "family" : "Segre", "given" : "D.", "non-dropping-particle" : "", "parse-names" : false, "suffix" : "" }, { "dropping-particle" : "", "family" : "Marx", "given" : "C. J.", "non-dropping-particle" : "", "parse-names" : false, "suffix" : "" }, { "dropping-particle" : "", "family" : "Long", "given" : "Anthony D.", "non-dropping-particle" : "", "parse-names" : false, "suffix" : "" }, { "dropping-particle" : "", "family" : "Gaut", "given" : "Brandon S.", "non-dropping-particle" : "", "parse-names" : false, "suffix" : "" } ], "container-title" : "Science", "id" : "ITEM-2", "issue" : "6034", "issued" : { "date-parts" : [ [ "2011" ] ] }, "page" : "1190-1192", "title" : "Diminishing Returns Epistasis Among Beneficial Mutations Decelerates Adaptation", "type" : "article-journal", "volume" : "332" }, "uris" : [ "http://www.mendeley.com/documents/?uuid=c4e68b54-f3c1-4ffa-a301-5eccc4c3d6b1" ] } ], "mendeley" : { "formattedCitation" : "(de Visser et al. 1999; Chou et al. 2011)", "plainTextFormattedCitation" : "(de Visser et al. 1999; Chou et al. 2011)", "previouslyFormattedCitation" : "(de Visser et al. 1999; Chou et al. 2011)"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de Visser et al. 1999; Chou et al. 2011)</w:t>
      </w:r>
      <w:r>
        <w:rPr>
          <w:rFonts w:ascii="Arial" w:hAnsi="Arial" w:cs="Arial"/>
          <w:color w:val="000000"/>
          <w:sz w:val="22"/>
          <w:szCs w:val="22"/>
        </w:rPr>
        <w:fldChar w:fldCharType="end"/>
      </w:r>
      <w:r>
        <w:rPr>
          <w:rFonts w:ascii="Arial" w:hAnsi="Arial" w:cs="Arial"/>
          <w:color w:val="000000"/>
          <w:sz w:val="22"/>
          <w:szCs w:val="22"/>
        </w:rPr>
        <w:t xml:space="preserve"> (but se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xml:space="preserve">). Thus, evolution can be seen as proceeding through “adaptive walks” from an ancestral organism that occupies some location in phenotype space. Genetic mutations can cause phenotypic changes, moving the mutant to a new location in this space. If this new location is favored by the fitness function, then it may increase in frequency and give rise to additional mutations. </w:t>
      </w:r>
    </w:p>
    <w:p w14:paraId="185F247B" w14:textId="62902DCD"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Using this general framework,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needed to explain the behavior </w:t>
      </w:r>
      <w:r w:rsidR="00944390">
        <w:rPr>
          <w:rFonts w:ascii="Arial" w:hAnsi="Arial" w:cs="Arial"/>
          <w:color w:val="000000"/>
          <w:sz w:val="22"/>
          <w:szCs w:val="22"/>
        </w:rPr>
        <w:t xml:space="preserve">of </w:t>
      </w:r>
      <w:r>
        <w:rPr>
          <w:rFonts w:ascii="Arial" w:hAnsi="Arial" w:cs="Arial"/>
          <w:color w:val="000000"/>
          <w:sz w:val="22"/>
          <w:szCs w:val="22"/>
        </w:rPr>
        <w:t>adaptive mutants is equivalent for 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w:t>
      </w:r>
      <w:r>
        <w:rPr>
          <w:rFonts w:ascii="Arial" w:hAnsi="Arial" w:cs="Arial"/>
          <w:color w:val="000000"/>
          <w:sz w:val="22"/>
          <w:szCs w:val="22"/>
        </w:rPr>
        <w:lastRenderedPageBreak/>
        <w:t xml:space="preserve">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class of methods 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1"/>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1"/>
      <w:r w:rsidR="000B751A">
        <w:rPr>
          <w:rStyle w:val="CommentReference"/>
        </w:rPr>
        <w:commentReference w:id="1"/>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r>
        <w:rPr>
          <w:rFonts w:ascii="Arial" w:hAnsi="Arial" w:cs="Arial"/>
          <w:color w:val="000000"/>
          <w:sz w:val="22"/>
          <w:szCs w:val="22"/>
        </w:rPr>
        <w:t xml:space="preserve">. </w:t>
      </w:r>
    </w:p>
    <w:p w14:paraId="606393FF" w14:textId="5AE438D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2"/>
      <w:r>
        <w:rPr>
          <w:rFonts w:ascii="Arial" w:hAnsi="Arial" w:cs="Arial"/>
          <w:color w:val="000000"/>
          <w:sz w:val="22"/>
          <w:szCs w:val="22"/>
        </w:rPr>
        <w:t xml:space="preserve">Recent technological advances allow us to measure the fitness of many mutants with high precision in a high-throughput manner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evy et al. 2015)</w:t>
      </w:r>
      <w:r>
        <w:rPr>
          <w:rFonts w:ascii="Arial" w:hAnsi="Arial" w:cs="Arial"/>
          <w:color w:val="000000"/>
          <w:sz w:val="22"/>
          <w:szCs w:val="22"/>
        </w:rPr>
        <w:fldChar w:fldCharType="end"/>
      </w:r>
      <w:r>
        <w:rPr>
          <w:rFonts w:ascii="Arial" w:hAnsi="Arial" w:cs="Arial"/>
          <w:color w:val="000000"/>
          <w:sz w:val="22"/>
          <w:szCs w:val="22"/>
        </w:rPr>
        <w:t xml:space="preserve"> and take an approach that removes the necessity for some of these assumptions. In particular, this allows for fitness measurements of a large collection of mutants in a range of condi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id" : "ITEM-2", "itemData" : { "DOI" : "10.1016/j.cub.2018.01.009", "ISSN" : "09609822", "PMID" : "29429618", "abstract" : "Few studies have \u201cquantitatively\u201d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u2019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u201caccrued\u201d during respiration are only largely \u201crealized\u201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Quantitative details of how adaptive genotypes gain fitness have rarely been studied. By quantifying fitness benefits of thousands of yeast clones in different parts of the growth-saturation cycle, Li et al. identify distinct adaptive strategies, with some strategies showing clear trade-offs between growth and survival.",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 ] }, "page" : "515-525.e6", "publisher" : "Elsevier Ltd.", "title" : "Hidden Complexity of Yeast Adaptation under Simple Evolutionary Conditions", "type" : "article-journal", "volume" : "28" }, "uris" : [ "http://www.mendeley.com/documents/?uuid=796a264e-a8dc-4432-9a86-b88993949cf0" ] } ], "mendeley" : { "formattedCitation" : "(Venkataram et al. 2016; Li et al. 2018)", "plainTextFormattedCitation" : "(Venkataram et al. 2016; Li et al. 2018)", "previouslyFormattedCitation" : "(Venkataram et al. 2016; Li et al. 2018)"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 Li et al. 2018)</w:t>
      </w:r>
      <w:r>
        <w:rPr>
          <w:rFonts w:ascii="Arial" w:hAnsi="Arial" w:cs="Arial"/>
          <w:color w:val="000000"/>
          <w:sz w:val="22"/>
          <w:szCs w:val="22"/>
        </w:rPr>
        <w:fldChar w:fldCharType="end"/>
      </w:r>
      <w:r>
        <w:rPr>
          <w:rFonts w:ascii="Arial" w:hAnsi="Arial" w:cs="Arial"/>
          <w:color w:val="000000"/>
          <w:sz w:val="22"/>
          <w:szCs w:val="22"/>
        </w:rPr>
        <w:t xml:space="preserve">. Our approach builds on the phenotypic intuition supplied by Fisher’s geometric model and takes advantage of this new technology by measuring this dimensionality using subtle environmental perturbations (Fig 1D). That is, we slightly change the environment that mutant linages grow in, and use precise measurements of their fitness relative to the ancestor to triangulate both the mutants and the optima that represent the optimal combination of phenotypes in a given environment. We find the space that best fits our data for each number of dimensions, and then evaluate which number of dimensions gives us the best ability to predict withheld data using cross validation.  </w:t>
      </w:r>
      <w:commentRangeEnd w:id="2"/>
      <w:r>
        <w:rPr>
          <w:rStyle w:val="CommentReference"/>
        </w:rPr>
        <w:commentReference w:id="2"/>
      </w:r>
    </w:p>
    <w:p w14:paraId="01DF6C6D"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17C5641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6982754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734F554B"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45880F94"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0FCA742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5D446AA1"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el of phenotypic evolution based on</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In this </w:t>
      </w:r>
      <w:r w:rsidR="008527D2">
        <w:rPr>
          <w:rFonts w:ascii="Arial" w:hAnsi="Arial" w:cs="Arial"/>
          <w:color w:val="000000"/>
          <w:sz w:val="22"/>
          <w:szCs w:val="22"/>
        </w:rPr>
        <w:t xml:space="preserve">model, phenotypes are depicted as orthogonal axes in a </w:t>
      </w:r>
      <w:r w:rsidR="008527D2">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8527D2">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1AB30A18" w14:textId="7ED3AF63" w:rsidR="00D61852"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3"/>
      <w:r>
        <w:rPr>
          <w:rFonts w:ascii="Arial" w:hAnsi="Arial" w:cs="Arial"/>
          <w:color w:val="000000"/>
          <w:sz w:val="22"/>
          <w:szCs w:val="22"/>
        </w:rPr>
        <w:t xml:space="preserve">ut is not generally true if the interactions between traits differ between conditions. </w:t>
      </w:r>
      <w:commentRangeEnd w:id="3"/>
      <w:r>
        <w:rPr>
          <w:rStyle w:val="CommentReference"/>
        </w:rPr>
        <w:commentReference w:id="3"/>
      </w:r>
      <w:r>
        <w:rPr>
          <w:rFonts w:ascii="Arial" w:hAnsi="Arial" w:cs="Arial"/>
          <w:color w:val="000000"/>
          <w:sz w:val="22"/>
          <w:szCs w:val="22"/>
        </w:rPr>
        <w:t xml:space="preserve">Second, each trait is rescaled such that they have equal effect on fitness in a given condition. We assume this scaling holds for all conditions. </w:t>
      </w:r>
    </w:p>
    <w:p w14:paraId="6295260C" w14:textId="20F60B9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p>
    <w:p w14:paraId="7C756034" w14:textId="2CA57470"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xml:space="preserve">, we perform a simulation study. First, we simulate data that fits our phenotypic model and then feed the corresponding data into our method to infer the phenotype space and number of fitness-relevant phenotypes. To do this, we simulate an n−dimensional phenotype space by randomly placing the ancestor on the surface of the n−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 For simplicity and consistency with previous literature, we start with a Gaussian function of distance. </w:t>
      </w:r>
    </w:p>
    <w:p w14:paraId="69C38F1C" w14:textId="6E46B99B" w:rsidR="0062520A" w:rsidRDefault="0062520A"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keep our simulation data realistic, we also simulate</w:t>
      </w:r>
      <w:r w:rsidR="006821EB">
        <w:rPr>
          <w:rFonts w:ascii="Arial" w:hAnsi="Arial" w:cs="Arial"/>
          <w:color w:val="000000"/>
          <w:sz w:val="22"/>
          <w:szCs w:val="22"/>
        </w:rPr>
        <w:t xml:space="preserve"> Gaussian</w:t>
      </w:r>
      <w:r>
        <w:rPr>
          <w:rFonts w:ascii="Arial" w:hAnsi="Arial" w:cs="Arial"/>
          <w:color w:val="000000"/>
          <w:sz w:val="22"/>
          <w:szCs w:val="22"/>
        </w:rPr>
        <w:t xml:space="preserve"> measurement noise to ensure our estimation can properly handle realistic levels of noise from fitness measurement studie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mendeley" : { "formattedCitation" : "(Venkataram et al. 2016)", "plainTextFormattedCitation" : "(Venkataram et al. 2016)", "previouslyFormattedCitation" : "(Venkataram et al.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w:t>
      </w:r>
      <w:r>
        <w:rPr>
          <w:rFonts w:ascii="Arial" w:hAnsi="Arial" w:cs="Arial"/>
          <w:color w:val="000000"/>
          <w:sz w:val="22"/>
          <w:szCs w:val="22"/>
        </w:rPr>
        <w:fldChar w:fldCharType="end"/>
      </w:r>
      <w:r>
        <w:rPr>
          <w:rFonts w:ascii="Arial" w:hAnsi="Arial" w:cs="Arial"/>
          <w:color w:val="000000"/>
          <w:sz w:val="22"/>
          <w:szCs w:val="22"/>
        </w:rPr>
        <w:t>.</w:t>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 xml:space="preserve">Estimation </w:t>
      </w:r>
      <w:commentRangeStart w:id="4"/>
      <w:r w:rsidRPr="00D03ABE">
        <w:rPr>
          <w:rFonts w:ascii="Arial" w:hAnsi="Arial" w:cs="Arial"/>
          <w:i/>
          <w:color w:val="000000"/>
          <w:sz w:val="22"/>
          <w:szCs w:val="22"/>
        </w:rPr>
        <w:t>Methods</w:t>
      </w:r>
      <w:commentRangeEnd w:id="4"/>
      <w:r w:rsidR="003F1DFD">
        <w:rPr>
          <w:rStyle w:val="CommentReference"/>
        </w:rPr>
        <w:commentReference w:id="4"/>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760C9E"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79C7A4C8"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relative measure of the </w:t>
      </w:r>
      <w:commentRangeStart w:id="5"/>
      <w:r>
        <w:rPr>
          <w:rFonts w:ascii="Arial" w:eastAsiaTheme="minorEastAsia" w:hAnsi="Arial" w:cs="Arial"/>
          <w:color w:val="000000"/>
          <w:sz w:val="22"/>
          <w:szCs w:val="22"/>
        </w:rPr>
        <w:t xml:space="preserve">measurement uncertainty (see SI). </w:t>
      </w:r>
      <w:commentRangeEnd w:id="5"/>
      <w:r w:rsidR="00E9642C">
        <w:rPr>
          <w:rStyle w:val="CommentReference"/>
        </w:rPr>
        <w:commentReference w:id="5"/>
      </w:r>
    </w:p>
    <w:p w14:paraId="3F7585B6" w14:textId="0A1046B0" w:rsidR="00165B69" w:rsidRDefault="00512255" w:rsidP="008F4A97">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Using a global optimization technique to find the parameter values minimize this score for each number of dimensions, </w:t>
      </w:r>
    </w:p>
    <w:p w14:paraId="395CA3FE" w14:textId="77777777" w:rsidR="008E4F25" w:rsidRDefault="008E4F25" w:rsidP="008E4F25">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estimate the number of dimensions and avoid overfitting, we use a cross validation scheme (Fig 2). That is, we divide our data into 5 distinct sets (500 mutants into 5 groups of 100 and 60 conditions into 5 groups of 12).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to ensure the best model prevails regardless of choice of test set. </w:t>
      </w:r>
    </w:p>
    <w:p w14:paraId="33F7F13C" w14:textId="550DE824"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6"/>
      <w:r>
        <w:rPr>
          <w:rFonts w:ascii="Arial" w:hAnsi="Arial" w:cs="Arial"/>
          <w:b/>
          <w:bCs/>
          <w:color w:val="000000"/>
          <w:sz w:val="22"/>
          <w:szCs w:val="22"/>
        </w:rPr>
        <w:t>Results</w:t>
      </w:r>
      <w:commentRangeEnd w:id="6"/>
      <w:r w:rsidR="00D03ABE">
        <w:rPr>
          <w:rStyle w:val="CommentReference"/>
        </w:rPr>
        <w:commentReference w:id="6"/>
      </w:r>
    </w:p>
    <w:p w14:paraId="773C3E92" w14:textId="1823CBBB" w:rsidR="00084EBA" w:rsidRDefault="00084EBA" w:rsidP="008F4A97">
      <w:pPr>
        <w:widowControl w:val="0"/>
        <w:autoSpaceDE w:val="0"/>
        <w:autoSpaceDN w:val="0"/>
        <w:adjustRightInd w:val="0"/>
        <w:spacing w:after="240" w:line="288" w:lineRule="auto"/>
        <w:rPr>
          <w:rFonts w:ascii="Arial" w:hAnsi="Arial" w:cs="Arial"/>
          <w:color w:val="000000"/>
          <w:sz w:val="22"/>
          <w:szCs w:val="22"/>
        </w:rPr>
      </w:pPr>
    </w:p>
    <w:p w14:paraId="22411189" w14:textId="03AC3C4F" w:rsidR="006559E7" w:rsidRDefault="006559E7" w:rsidP="008F4A97">
      <w:pPr>
        <w:widowControl w:val="0"/>
        <w:autoSpaceDE w:val="0"/>
        <w:autoSpaceDN w:val="0"/>
        <w:adjustRightInd w:val="0"/>
        <w:spacing w:after="240" w:line="288" w:lineRule="auto"/>
        <w:rPr>
          <w:rFonts w:ascii="Arial" w:hAnsi="Arial" w:cs="Arial"/>
          <w:color w:val="000000"/>
          <w:sz w:val="22"/>
          <w:szCs w:val="22"/>
        </w:rPr>
      </w:pPr>
    </w:p>
    <w:p w14:paraId="658B0AD7" w14:textId="11CC8B59" w:rsidR="00AB1A44" w:rsidRDefault="00AB1A44"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noProof/>
          <w:color w:val="000000"/>
          <w:sz w:val="22"/>
          <w:szCs w:val="22"/>
        </w:rPr>
        <w:drawing>
          <wp:anchor distT="0" distB="0" distL="114300" distR="114300" simplePos="0" relativeHeight="251659264" behindDoc="0" locked="0" layoutInCell="1" allowOverlap="1" wp14:anchorId="0F2FA0CE" wp14:editId="69E98358">
            <wp:simplePos x="0" y="0"/>
            <wp:positionH relativeFrom="column">
              <wp:posOffset>168275</wp:posOffset>
            </wp:positionH>
            <wp:positionV relativeFrom="paragraph">
              <wp:posOffset>346710</wp:posOffset>
            </wp:positionV>
            <wp:extent cx="5632450" cy="4233545"/>
            <wp:effectExtent l="0" t="0" r="6350" b="8255"/>
            <wp:wrapTopAndBottom/>
            <wp:docPr id="2" name="Picture 2" descr="../DissertationProposal/method_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Proposal/method_fig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2450" cy="4233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68E32" w14:textId="0D7D0F9C"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Figure 2. Cross validation scheme and simulation results. 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7"/>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7"/>
      <w:r w:rsidR="00D03ABE">
        <w:rPr>
          <w:rStyle w:val="CommentReference"/>
        </w:rPr>
        <w:commentReference w:id="7"/>
      </w:r>
      <w:r w:rsidRPr="006559E7">
        <w:rPr>
          <w:rFonts w:ascii="Arial" w:hAnsi="Arial" w:cs="Arial"/>
          <w:color w:val="000000"/>
          <w:sz w:val="20"/>
          <w:szCs w:val="20"/>
        </w:rPr>
        <w:t xml:space="preserve">of the estimated dimensionality and true dimensionality </w:t>
      </w:r>
      <w:r w:rsidR="00DC20FE">
        <w:rPr>
          <w:rFonts w:ascii="Arial" w:hAnsi="Arial" w:cs="Arial"/>
          <w:color w:val="000000"/>
          <w:sz w:val="20"/>
          <w:szCs w:val="20"/>
        </w:rPr>
        <w:t>across various simulations with simulated measurement error of (</w:t>
      </w:r>
      <m:oMath>
        <m:sSup>
          <m:sSupPr>
            <m:ctrlPr>
              <w:rPr>
                <w:rFonts w:ascii="Cambria Math" w:hAnsi="Cambria Math" w:cs="Arial"/>
                <w:i/>
                <w:color w:val="000000"/>
                <w:sz w:val="20"/>
                <w:szCs w:val="20"/>
              </w:rPr>
            </m:ctrlPr>
          </m:sSupPr>
          <m:e>
            <m:r>
              <w:rPr>
                <w:rFonts w:ascii="Cambria Math" w:hAnsi="Cambria Math" w:cs="Arial"/>
                <w:color w:val="000000"/>
                <w:sz w:val="20"/>
                <w:szCs w:val="20"/>
              </w:rPr>
              <m:t>σ</m:t>
            </m:r>
          </m:e>
          <m:sup>
            <m:r>
              <w:rPr>
                <w:rFonts w:ascii="Cambria Math" w:hAnsi="Cambria Math" w:cs="Arial"/>
                <w:color w:val="000000"/>
                <w:sz w:val="20"/>
                <w:szCs w:val="20"/>
              </w:rPr>
              <m:t>2</m:t>
            </m:r>
          </m:sup>
        </m:sSup>
        <m:r>
          <w:rPr>
            <w:rFonts w:ascii="Cambria Math" w:hAnsi="Cambria Math" w:cs="Arial"/>
            <w:color w:val="000000"/>
            <w:sz w:val="20"/>
            <w:szCs w:val="20"/>
          </w:rPr>
          <m:t>=0.01)</m:t>
        </m:r>
      </m:oMath>
      <w:r w:rsidR="00DC20FE">
        <w:rPr>
          <w:rFonts w:ascii="Arial" w:hAnsi="Arial" w:cs="Arial"/>
          <w:color w:val="000000"/>
          <w:sz w:val="20"/>
          <w:szCs w:val="20"/>
        </w:rPr>
        <w:t xml:space="preserve">. </w:t>
      </w:r>
      <w:commentRangeStart w:id="8"/>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8"/>
      <w:r w:rsidR="00D03ABE">
        <w:rPr>
          <w:rStyle w:val="CommentReference"/>
        </w:rPr>
        <w:commentReference w:id="8"/>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02C89B88" w14:textId="650359FD" w:rsidR="00D03ABE" w:rsidRDefault="00D03AB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i/>
          <w:color w:val="000000"/>
          <w:sz w:val="22"/>
          <w:szCs w:val="22"/>
        </w:rPr>
        <w:t>Result 1: In simplest cases, our method works</w:t>
      </w:r>
    </w:p>
    <w:p w14:paraId="4CA037D9" w14:textId="30A5DC8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a: we capture the correct number of dimensions</w:t>
      </w:r>
    </w:p>
    <w:p w14:paraId="398B50C1" w14:textId="443F13D5"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b: we capture a reasonable space</w:t>
      </w:r>
    </w:p>
    <w:p w14:paraId="660AB7EE" w14:textId="1A77D3EB"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c: we capture</w:t>
      </w:r>
      <w:r w:rsidR="00AE5D6D">
        <w:rPr>
          <w:rFonts w:ascii="Arial" w:hAnsi="Arial" w:cs="Arial"/>
          <w:i/>
          <w:color w:val="000000"/>
          <w:sz w:val="22"/>
          <w:szCs w:val="22"/>
        </w:rPr>
        <w:t xml:space="preserve"> “</w:t>
      </w:r>
      <w:r w:rsidR="002D14C9">
        <w:rPr>
          <w:rFonts w:ascii="Arial" w:hAnsi="Arial" w:cs="Arial"/>
          <w:i/>
          <w:color w:val="000000"/>
          <w:sz w:val="22"/>
          <w:szCs w:val="22"/>
        </w:rPr>
        <w:t>true”</w:t>
      </w:r>
      <w:r w:rsidRPr="00D03ABE">
        <w:rPr>
          <w:rFonts w:ascii="Arial" w:hAnsi="Arial" w:cs="Arial"/>
          <w:i/>
          <w:color w:val="000000"/>
          <w:sz w:val="22"/>
          <w:szCs w:val="22"/>
        </w:rPr>
        <w:t xml:space="preserve"> fitness better </w:t>
      </w:r>
      <w:r w:rsidR="006F1A0B">
        <w:rPr>
          <w:rFonts w:ascii="Arial" w:hAnsi="Arial" w:cs="Arial"/>
          <w:i/>
          <w:color w:val="000000"/>
          <w:sz w:val="22"/>
          <w:szCs w:val="22"/>
        </w:rPr>
        <w:t>than</w:t>
      </w:r>
      <w:r w:rsidRPr="00D03ABE">
        <w:rPr>
          <w:rFonts w:ascii="Arial" w:hAnsi="Arial" w:cs="Arial"/>
          <w:i/>
          <w:color w:val="000000"/>
          <w:sz w:val="22"/>
          <w:szCs w:val="22"/>
        </w:rPr>
        <w:t xml:space="preserve"> </w:t>
      </w:r>
      <w:r w:rsidR="006F1A0B">
        <w:rPr>
          <w:rFonts w:ascii="Arial" w:hAnsi="Arial" w:cs="Arial"/>
          <w:i/>
          <w:color w:val="000000"/>
          <w:sz w:val="22"/>
          <w:szCs w:val="22"/>
        </w:rPr>
        <w:t>the simulated error</w:t>
      </w:r>
    </w:p>
    <w:p w14:paraId="683BB134" w14:textId="4A55736F"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computational method accurately estimates the true number of dimensions using this method (Fig 2B), particularly for a low number of dimensions in preliminary simulations. Moreover, it seems like our method, if anything, is prone to overestimating the number of dimensions, indicating that we should be confident that a result is an upper bound on the true underlying dimensionality. </w:t>
      </w:r>
    </w:p>
    <w:p w14:paraId="550A16E5" w14:textId="4AF7CEAC"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4B275A46" w14:textId="1767BCC3" w:rsidR="001F70EB" w:rsidRDefault="00D03ABE"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Result 2: Sensitivity of our method to isotropy of selection and mutation</w:t>
      </w:r>
    </w:p>
    <w:p w14:paraId="326596E9" w14:textId="4AE28360" w:rsidR="00D61852" w:rsidRPr="00D61852" w:rsidRDefault="00D61852" w:rsidP="00D61852">
      <w:pPr>
        <w:widowControl w:val="0"/>
        <w:autoSpaceDE w:val="0"/>
        <w:autoSpaceDN w:val="0"/>
        <w:adjustRightInd w:val="0"/>
        <w:spacing w:after="240" w:line="288" w:lineRule="auto"/>
        <w:rPr>
          <w:rFonts w:ascii="Arial" w:hAnsi="Arial" w:cs="Arial"/>
          <w:color w:val="000000"/>
          <w:sz w:val="22"/>
          <w:szCs w:val="22"/>
        </w:rPr>
      </w:pPr>
      <w:r w:rsidRPr="00D61852">
        <w:rPr>
          <w:rFonts w:ascii="Arial" w:hAnsi="Arial" w:cs="Arial"/>
          <w:color w:val="000000"/>
          <w:sz w:val="22"/>
          <w:szCs w:val="22"/>
        </w:rPr>
        <w:t>The 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have the effect of lowering the dispersion of mutants in the dimension corresponding with that trait. </w:t>
      </w:r>
    </w:p>
    <w:p w14:paraId="41774390" w14:textId="42612A70" w:rsidR="00D03ABE" w:rsidRPr="00D03ABE" w:rsidRDefault="00D61852"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 </w:t>
      </w:r>
      <w:r w:rsidR="006F1A0B">
        <w:rPr>
          <w:rFonts w:ascii="Arial" w:hAnsi="Arial" w:cs="Arial"/>
          <w:i/>
          <w:color w:val="000000"/>
          <w:sz w:val="22"/>
          <w:szCs w:val="22"/>
        </w:rPr>
        <w:t xml:space="preserve">[TBD] but 2a could be selection and 2b could be mutation. Maybe show some figure to explain rescaling in terms of fitness. Probably include something </w:t>
      </w:r>
      <w:r w:rsidR="007A5EDE">
        <w:rPr>
          <w:rFonts w:ascii="Arial" w:hAnsi="Arial" w:cs="Arial"/>
          <w:i/>
          <w:color w:val="000000"/>
          <w:sz w:val="22"/>
          <w:szCs w:val="22"/>
        </w:rPr>
        <w:t>about measurement error in here (and how measurement error x anisotropy effect sensitivity)</w:t>
      </w:r>
    </w:p>
    <w:p w14:paraId="35F90A6B" w14:textId="4EB12448" w:rsidR="001F70EB"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3: </w:t>
      </w:r>
      <w:r w:rsidR="001F70EB">
        <w:rPr>
          <w:rFonts w:ascii="Arial" w:hAnsi="Arial" w:cs="Arial"/>
          <w:i/>
          <w:color w:val="000000"/>
          <w:sz w:val="22"/>
          <w:szCs w:val="22"/>
        </w:rPr>
        <w:t>Identification of classes of mutations with outlier behavior</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508EFDDF" w:rsidR="003136F5" w:rsidRPr="003136F5" w:rsidRDefault="006F1A0B" w:rsidP="008F4A97">
      <w:pPr>
        <w:widowControl w:val="0"/>
        <w:autoSpaceDE w:val="0"/>
        <w:autoSpaceDN w:val="0"/>
        <w:adjustRightInd w:val="0"/>
        <w:spacing w:after="240" w:line="288" w:lineRule="auto"/>
        <w:rPr>
          <w:rFonts w:ascii="Arial" w:hAnsi="Arial" w:cs="Arial"/>
          <w:i/>
          <w:color w:val="000000"/>
          <w:sz w:val="22"/>
          <w:szCs w:val="22"/>
        </w:rPr>
      </w:pPr>
      <w:commentRangeStart w:id="9"/>
      <w:r>
        <w:rPr>
          <w:rFonts w:ascii="Arial" w:hAnsi="Arial" w:cs="Arial"/>
          <w:i/>
          <w:color w:val="000000"/>
          <w:sz w:val="22"/>
          <w:szCs w:val="22"/>
        </w:rPr>
        <w:t xml:space="preserve">Result 4: </w:t>
      </w:r>
      <w:r w:rsidR="00C416F9">
        <w:rPr>
          <w:rFonts w:ascii="Arial" w:hAnsi="Arial" w:cs="Arial"/>
          <w:i/>
          <w:color w:val="000000"/>
          <w:sz w:val="22"/>
          <w:szCs w:val="22"/>
        </w:rPr>
        <w:t xml:space="preserve">Application to </w:t>
      </w:r>
      <w:proofErr w:type="spellStart"/>
      <w:r w:rsidR="00C416F9">
        <w:rPr>
          <w:rFonts w:ascii="Arial" w:hAnsi="Arial" w:cs="Arial"/>
          <w:i/>
          <w:color w:val="000000"/>
          <w:sz w:val="22"/>
          <w:szCs w:val="22"/>
        </w:rPr>
        <w:t>Hillenmeyer</w:t>
      </w:r>
      <w:proofErr w:type="spellEnd"/>
      <w:r w:rsidR="00C416F9">
        <w:rPr>
          <w:rFonts w:ascii="Arial" w:hAnsi="Arial" w:cs="Arial"/>
          <w:i/>
          <w:color w:val="000000"/>
          <w:sz w:val="22"/>
          <w:szCs w:val="22"/>
        </w:rPr>
        <w:t xml:space="preserve"> data?</w:t>
      </w:r>
      <w:commentRangeEnd w:id="9"/>
      <w:r w:rsidR="00512255">
        <w:rPr>
          <w:rStyle w:val="CommentReference"/>
        </w:rPr>
        <w:commentReference w:id="9"/>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6D18B87F" w14:textId="6121DD05" w:rsidR="00E111CB" w:rsidRPr="00E111CB" w:rsidRDefault="004B0CE4" w:rsidP="00E111CB">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E111CB" w:rsidRPr="00E111CB">
        <w:rPr>
          <w:rFonts w:ascii="Arial" w:eastAsia="Times New Roman" w:hAnsi="Arial" w:cs="Arial"/>
          <w:noProof/>
          <w:sz w:val="22"/>
        </w:rPr>
        <w:t xml:space="preserve">Bataillon, T. &amp; Bailey, S.F., 2014. Effects of new mutations on fitness: Insights from models and data. </w:t>
      </w:r>
      <w:r w:rsidR="00E111CB" w:rsidRPr="00E111CB">
        <w:rPr>
          <w:rFonts w:ascii="Arial" w:eastAsia="Times New Roman" w:hAnsi="Arial" w:cs="Arial"/>
          <w:i/>
          <w:iCs/>
          <w:noProof/>
          <w:sz w:val="22"/>
        </w:rPr>
        <w:t>Annals of the New York Academy of Sciences</w:t>
      </w:r>
      <w:r w:rsidR="00E111CB" w:rsidRPr="00E111CB">
        <w:rPr>
          <w:rFonts w:ascii="Arial" w:eastAsia="Times New Roman" w:hAnsi="Arial" w:cs="Arial"/>
          <w:noProof/>
          <w:sz w:val="22"/>
        </w:rPr>
        <w:t>, 1320(1), pp.76–92.</w:t>
      </w:r>
    </w:p>
    <w:p w14:paraId="686ADEEA"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E111CB">
        <w:rPr>
          <w:rFonts w:ascii="Arial" w:eastAsia="Times New Roman" w:hAnsi="Arial" w:cs="Arial"/>
          <w:i/>
          <w:iCs/>
          <w:noProof/>
          <w:sz w:val="22"/>
        </w:rPr>
        <w:t>Genetics</w:t>
      </w:r>
      <w:r w:rsidRPr="00E111CB">
        <w:rPr>
          <w:rFonts w:ascii="Arial" w:eastAsia="Times New Roman" w:hAnsi="Arial" w:cs="Arial"/>
          <w:noProof/>
          <w:sz w:val="22"/>
        </w:rPr>
        <w:t>, 203(2), pp.847–862.</w:t>
      </w:r>
    </w:p>
    <w:p w14:paraId="66F69DBC"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Boyle, E.A., Li, Y.I. &amp; Pritchard, J.K., 2017. Leading Edge Perspective An Expanded View of Complex Traits: From Polygenic to Omnigenic. </w:t>
      </w:r>
      <w:r w:rsidRPr="00E111CB">
        <w:rPr>
          <w:rFonts w:ascii="Arial" w:eastAsia="Times New Roman" w:hAnsi="Arial" w:cs="Arial"/>
          <w:i/>
          <w:iCs/>
          <w:noProof/>
          <w:sz w:val="22"/>
        </w:rPr>
        <w:t>Cell</w:t>
      </w:r>
      <w:r w:rsidRPr="00E111CB">
        <w:rPr>
          <w:rFonts w:ascii="Arial" w:eastAsia="Times New Roman" w:hAnsi="Arial" w:cs="Arial"/>
          <w:noProof/>
          <w:sz w:val="22"/>
        </w:rPr>
        <w:t>, 169(7), pp.1177–1186. Available at: http://dx.doi.org/10.1016/j.cell.2017.05.038.</w:t>
      </w:r>
    </w:p>
    <w:p w14:paraId="1E0E1043"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Chou, H.-H. et al., 2011. Diminishing Returns Epistasis Among Beneficial Mutations Decelerates Adaptation. </w:t>
      </w:r>
      <w:r w:rsidRPr="00E111CB">
        <w:rPr>
          <w:rFonts w:ascii="Arial" w:eastAsia="Times New Roman" w:hAnsi="Arial" w:cs="Arial"/>
          <w:i/>
          <w:iCs/>
          <w:noProof/>
          <w:sz w:val="22"/>
        </w:rPr>
        <w:t>Science</w:t>
      </w:r>
      <w:r w:rsidRPr="00E111CB">
        <w:rPr>
          <w:rFonts w:ascii="Arial" w:eastAsia="Times New Roman" w:hAnsi="Arial" w:cs="Arial"/>
          <w:noProof/>
          <w:sz w:val="22"/>
        </w:rPr>
        <w:t>, 332(6034), pp.1190–1192. Available at: http://www.ncbi.nlm.nih.gov/pubmed/21636771%0Ahttp://www.pubmedcentral.nih.gov/articlerender.fcgi?artid=PMC3244271%0Ahttp://www.sciencemag.org/cgi/doi/10.1126/science.1203799.</w:t>
      </w:r>
    </w:p>
    <w:p w14:paraId="1C92A173"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Colosimo, P.F. et al., 2005. Widespread Parallel Evolution in. </w:t>
      </w:r>
      <w:r w:rsidRPr="00E111CB">
        <w:rPr>
          <w:rFonts w:ascii="Arial" w:eastAsia="Times New Roman" w:hAnsi="Arial" w:cs="Arial"/>
          <w:i/>
          <w:iCs/>
          <w:noProof/>
          <w:sz w:val="22"/>
        </w:rPr>
        <w:t>Science</w:t>
      </w:r>
      <w:r w:rsidRPr="00E111CB">
        <w:rPr>
          <w:rFonts w:ascii="Arial" w:eastAsia="Times New Roman" w:hAnsi="Arial" w:cs="Arial"/>
          <w:noProof/>
          <w:sz w:val="22"/>
        </w:rPr>
        <w:t>, 307(March), pp.1928–1933.</w:t>
      </w:r>
    </w:p>
    <w:p w14:paraId="40487AB7"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Fisher, R.A., 1930. </w:t>
      </w:r>
      <w:r w:rsidRPr="00E111CB">
        <w:rPr>
          <w:rFonts w:ascii="Arial" w:eastAsia="Times New Roman" w:hAnsi="Arial" w:cs="Arial"/>
          <w:i/>
          <w:iCs/>
          <w:noProof/>
          <w:sz w:val="22"/>
        </w:rPr>
        <w:t>The Genetical Theory of Natural Selection</w:t>
      </w:r>
      <w:r w:rsidRPr="00E111CB">
        <w:rPr>
          <w:rFonts w:ascii="Arial" w:eastAsia="Times New Roman" w:hAnsi="Arial" w:cs="Arial"/>
          <w:noProof/>
          <w:sz w:val="22"/>
        </w:rPr>
        <w:t>, Oxford: Oxford University Press.</w:t>
      </w:r>
    </w:p>
    <w:p w14:paraId="37989253"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Hoekstra, H.E. et al., 2006. A Single Amino Acid Mutation Contribues to Adaptive Beach Mouse Color Pattern. </w:t>
      </w:r>
      <w:r w:rsidRPr="00E111CB">
        <w:rPr>
          <w:rFonts w:ascii="Arial" w:eastAsia="Times New Roman" w:hAnsi="Arial" w:cs="Arial"/>
          <w:i/>
          <w:iCs/>
          <w:noProof/>
          <w:sz w:val="22"/>
        </w:rPr>
        <w:t>Science</w:t>
      </w:r>
      <w:r w:rsidRPr="00E111CB">
        <w:rPr>
          <w:rFonts w:ascii="Arial" w:eastAsia="Times New Roman" w:hAnsi="Arial" w:cs="Arial"/>
          <w:noProof/>
          <w:sz w:val="22"/>
        </w:rPr>
        <w:t>, 313(July), pp.101–104. Available at: http://www.ncbi.nlm.nih.gov/pubmed/16825572.</w:t>
      </w:r>
    </w:p>
    <w:p w14:paraId="73325DCE"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Levy, S.F. et al., 2015. Quantitative evolutionary dynamics using high-resolution lineage tracking. </w:t>
      </w:r>
      <w:r w:rsidRPr="00E111CB">
        <w:rPr>
          <w:rFonts w:ascii="Arial" w:eastAsia="Times New Roman" w:hAnsi="Arial" w:cs="Arial"/>
          <w:i/>
          <w:iCs/>
          <w:noProof/>
          <w:sz w:val="22"/>
        </w:rPr>
        <w:t>Nature</w:t>
      </w:r>
      <w:r w:rsidRPr="00E111CB">
        <w:rPr>
          <w:rFonts w:ascii="Arial" w:eastAsia="Times New Roman" w:hAnsi="Arial" w:cs="Arial"/>
          <w:noProof/>
          <w:sz w:val="22"/>
        </w:rPr>
        <w:t>, advance on, pp.1–78. Available at: http://dx.doi.org/10.1038/nature14279.</w:t>
      </w:r>
    </w:p>
    <w:p w14:paraId="6E459800"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Li, Y. et al., 2018. Hidden Complexity of Yeast Adaptation under Simple Evolutionary Conditions. </w:t>
      </w:r>
      <w:r w:rsidRPr="00E111CB">
        <w:rPr>
          <w:rFonts w:ascii="Arial" w:eastAsia="Times New Roman" w:hAnsi="Arial" w:cs="Arial"/>
          <w:i/>
          <w:iCs/>
          <w:noProof/>
          <w:sz w:val="22"/>
        </w:rPr>
        <w:t>Current Biology</w:t>
      </w:r>
      <w:r w:rsidRPr="00E111CB">
        <w:rPr>
          <w:rFonts w:ascii="Arial" w:eastAsia="Times New Roman" w:hAnsi="Arial" w:cs="Arial"/>
          <w:noProof/>
          <w:sz w:val="22"/>
        </w:rPr>
        <w:t>, 28(4), p.515–525.e6. Available at: https://doi.org/10.1016/j.cub.2018.01.009.</w:t>
      </w:r>
    </w:p>
    <w:p w14:paraId="7EE5350D"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Lourenço, J.M., Galtier, N. &amp; Glémin, S., 2011. Complexity, Pleiotropy, and the Fitness Effect of Mutations. </w:t>
      </w:r>
      <w:r w:rsidRPr="00E111CB">
        <w:rPr>
          <w:rFonts w:ascii="Arial" w:eastAsia="Times New Roman" w:hAnsi="Arial" w:cs="Arial"/>
          <w:i/>
          <w:iCs/>
          <w:noProof/>
          <w:sz w:val="22"/>
        </w:rPr>
        <w:t>Evolution</w:t>
      </w:r>
      <w:r w:rsidRPr="00E111CB">
        <w:rPr>
          <w:rFonts w:ascii="Arial" w:eastAsia="Times New Roman" w:hAnsi="Arial" w:cs="Arial"/>
          <w:noProof/>
          <w:sz w:val="22"/>
        </w:rPr>
        <w:t>, 65(6), pp.1559–1571.</w:t>
      </w:r>
    </w:p>
    <w:p w14:paraId="3A313A12"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E111CB">
        <w:rPr>
          <w:rFonts w:ascii="Arial" w:eastAsia="Times New Roman" w:hAnsi="Arial" w:cs="Arial"/>
          <w:i/>
          <w:iCs/>
          <w:noProof/>
          <w:sz w:val="22"/>
        </w:rPr>
        <w:t>Evolution; international journal of organic evolution</w:t>
      </w:r>
      <w:r w:rsidRPr="00E111CB">
        <w:rPr>
          <w:rFonts w:ascii="Arial" w:eastAsia="Times New Roman" w:hAnsi="Arial" w:cs="Arial"/>
          <w:noProof/>
          <w:sz w:val="22"/>
        </w:rPr>
        <w:t>, 60(5), pp.893–907. Available at: http://onlinelibrary.wiley.com/doi/10.1111/j.0014-3820.2006.tb01169.x/abstract.</w:t>
      </w:r>
    </w:p>
    <w:p w14:paraId="0D8D923E"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Messer, P.W. &amp; Petrov, D.A., 2013. Population genomics of rapid adaptation by soft selective sweeps. </w:t>
      </w:r>
      <w:r w:rsidRPr="00E111CB">
        <w:rPr>
          <w:rFonts w:ascii="Arial" w:eastAsia="Times New Roman" w:hAnsi="Arial" w:cs="Arial"/>
          <w:i/>
          <w:iCs/>
          <w:noProof/>
          <w:sz w:val="22"/>
        </w:rPr>
        <w:t>Trends in Ecology and Evolution</w:t>
      </w:r>
      <w:r w:rsidRPr="00E111CB">
        <w:rPr>
          <w:rFonts w:ascii="Arial" w:eastAsia="Times New Roman" w:hAnsi="Arial" w:cs="Arial"/>
          <w:noProof/>
          <w:sz w:val="22"/>
        </w:rPr>
        <w:t>, 28(11), pp.659–669. Available at: http://dx.doi.org/10.1016/j.tree.2013.08.003.</w:t>
      </w:r>
    </w:p>
    <w:p w14:paraId="0B3015DD"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Orr, H.A., 2000. Adaptation and the Cost of Complexity. </w:t>
      </w:r>
      <w:r w:rsidRPr="00E111CB">
        <w:rPr>
          <w:rFonts w:ascii="Arial" w:eastAsia="Times New Roman" w:hAnsi="Arial" w:cs="Arial"/>
          <w:i/>
          <w:iCs/>
          <w:noProof/>
          <w:sz w:val="22"/>
        </w:rPr>
        <w:t>Evolution</w:t>
      </w:r>
      <w:r w:rsidRPr="00E111CB">
        <w:rPr>
          <w:rFonts w:ascii="Arial" w:eastAsia="Times New Roman" w:hAnsi="Arial" w:cs="Arial"/>
          <w:noProof/>
          <w:sz w:val="22"/>
        </w:rPr>
        <w:t>, 54(1), pp.13–20. Available at: http://doi.wiley.com/10.1111/j.0014-3820.2000.tb00002.x.</w:t>
      </w:r>
    </w:p>
    <w:p w14:paraId="4EC381BF"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Paaby, A.B. &amp; Rockman, M. V., 2013. The many faces of pleiotropy. </w:t>
      </w:r>
      <w:r w:rsidRPr="00E111CB">
        <w:rPr>
          <w:rFonts w:ascii="Arial" w:eastAsia="Times New Roman" w:hAnsi="Arial" w:cs="Arial"/>
          <w:i/>
          <w:iCs/>
          <w:noProof/>
          <w:sz w:val="22"/>
        </w:rPr>
        <w:t>Trends in Genetics</w:t>
      </w:r>
      <w:r w:rsidRPr="00E111CB">
        <w:rPr>
          <w:rFonts w:ascii="Arial" w:eastAsia="Times New Roman" w:hAnsi="Arial" w:cs="Arial"/>
          <w:noProof/>
          <w:sz w:val="22"/>
        </w:rPr>
        <w:t>, 29(2), pp.66–73. Available at: http://dx.doi.org/10.1016/j.tig.2012.10.010.</w:t>
      </w:r>
    </w:p>
    <w:p w14:paraId="3D555AA6"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Poon, A. &amp; Otto, S.P., 2000. Compensating for our load of mutations: freezing the meltdown of small populations. </w:t>
      </w:r>
      <w:r w:rsidRPr="00E111CB">
        <w:rPr>
          <w:rFonts w:ascii="Arial" w:eastAsia="Times New Roman" w:hAnsi="Arial" w:cs="Arial"/>
          <w:i/>
          <w:iCs/>
          <w:noProof/>
          <w:sz w:val="22"/>
        </w:rPr>
        <w:t>Evolution</w:t>
      </w:r>
      <w:r w:rsidRPr="00E111CB">
        <w:rPr>
          <w:rFonts w:ascii="Arial" w:eastAsia="Times New Roman" w:hAnsi="Arial" w:cs="Arial"/>
          <w:noProof/>
          <w:sz w:val="22"/>
        </w:rPr>
        <w:t>, 54(5), pp.1467–1479.</w:t>
      </w:r>
    </w:p>
    <w:p w14:paraId="0E83591E"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Tenaillon, O. et al., 2007. Quantifying organismal complexity using a population genetic approach. </w:t>
      </w:r>
      <w:r w:rsidRPr="00E111CB">
        <w:rPr>
          <w:rFonts w:ascii="Arial" w:eastAsia="Times New Roman" w:hAnsi="Arial" w:cs="Arial"/>
          <w:i/>
          <w:iCs/>
          <w:noProof/>
          <w:sz w:val="22"/>
        </w:rPr>
        <w:t>PLoS ONE</w:t>
      </w:r>
      <w:r w:rsidRPr="00E111CB">
        <w:rPr>
          <w:rFonts w:ascii="Arial" w:eastAsia="Times New Roman" w:hAnsi="Arial" w:cs="Arial"/>
          <w:noProof/>
          <w:sz w:val="22"/>
        </w:rPr>
        <w:t>, 2(2).</w:t>
      </w:r>
    </w:p>
    <w:p w14:paraId="5FFE79F6"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Venkataram, S. et al., 2016. Development of a Comprehensive Genotype-to-Fitness Map of Adaptation-Driving Mutations in Yeast. </w:t>
      </w:r>
      <w:r w:rsidRPr="00E111CB">
        <w:rPr>
          <w:rFonts w:ascii="Arial" w:eastAsia="Times New Roman" w:hAnsi="Arial" w:cs="Arial"/>
          <w:i/>
          <w:iCs/>
          <w:noProof/>
          <w:sz w:val="22"/>
        </w:rPr>
        <w:t>Cell</w:t>
      </w:r>
      <w:r w:rsidRPr="00E111CB">
        <w:rPr>
          <w:rFonts w:ascii="Arial" w:eastAsia="Times New Roman" w:hAnsi="Arial" w:cs="Arial"/>
          <w:noProof/>
          <w:sz w:val="22"/>
        </w:rPr>
        <w:t>, 166(6), p.1585–1596.e22.</w:t>
      </w:r>
    </w:p>
    <w:p w14:paraId="4099B6B2"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de Visser, J.A.G.M. et al., 1999. Diminishing returns from mutation rate supply in asexual populations. </w:t>
      </w:r>
      <w:r w:rsidRPr="00E111CB">
        <w:rPr>
          <w:rFonts w:ascii="Arial" w:eastAsia="Times New Roman" w:hAnsi="Arial" w:cs="Arial"/>
          <w:i/>
          <w:iCs/>
          <w:noProof/>
          <w:sz w:val="22"/>
        </w:rPr>
        <w:t>Science</w:t>
      </w:r>
      <w:r w:rsidRPr="00E111CB">
        <w:rPr>
          <w:rFonts w:ascii="Arial" w:eastAsia="Times New Roman" w:hAnsi="Arial" w:cs="Arial"/>
          <w:noProof/>
          <w:sz w:val="22"/>
        </w:rPr>
        <w:t>, 283(January), pp.404–407.</w:t>
      </w:r>
    </w:p>
    <w:p w14:paraId="6402ACD1"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E111CB">
        <w:rPr>
          <w:rFonts w:ascii="Arial" w:eastAsia="Times New Roman" w:hAnsi="Arial" w:cs="Arial"/>
          <w:i/>
          <w:iCs/>
          <w:noProof/>
          <w:sz w:val="22"/>
        </w:rPr>
        <w:t>Evolution</w:t>
      </w:r>
      <w:r w:rsidRPr="00E111CB">
        <w:rPr>
          <w:rFonts w:ascii="Arial" w:eastAsia="Times New Roman" w:hAnsi="Arial" w:cs="Arial"/>
          <w:noProof/>
          <w:sz w:val="22"/>
        </w:rPr>
        <w:t>, 67(10), pp.2957–2972.</w:t>
      </w:r>
    </w:p>
    <w:p w14:paraId="55ACCC2E" w14:textId="77777777" w:rsidR="00E111CB" w:rsidRPr="00E111CB" w:rsidRDefault="00E111CB" w:rsidP="00E111CB">
      <w:pPr>
        <w:widowControl w:val="0"/>
        <w:autoSpaceDE w:val="0"/>
        <w:autoSpaceDN w:val="0"/>
        <w:adjustRightInd w:val="0"/>
        <w:ind w:left="480" w:hanging="480"/>
        <w:rPr>
          <w:rFonts w:ascii="Arial" w:hAnsi="Arial" w:cs="Arial"/>
          <w:noProof/>
          <w:sz w:val="22"/>
        </w:rPr>
      </w:pPr>
      <w:r w:rsidRPr="00E111CB">
        <w:rPr>
          <w:rFonts w:ascii="Arial" w:eastAsia="Times New Roman" w:hAnsi="Arial" w:cs="Arial"/>
          <w:noProof/>
          <w:sz w:val="22"/>
        </w:rPr>
        <w:t xml:space="preserve">Wiser, M.J., Ribeck, N. &amp; Lenski, R.E., 2013. Long-Term Dynamics of Adaptation in Asexual Populations. </w:t>
      </w:r>
      <w:r w:rsidRPr="00E111CB">
        <w:rPr>
          <w:rFonts w:ascii="Arial" w:eastAsia="Times New Roman" w:hAnsi="Arial" w:cs="Arial"/>
          <w:i/>
          <w:iCs/>
          <w:noProof/>
          <w:sz w:val="22"/>
        </w:rPr>
        <w:t>Science</w:t>
      </w:r>
      <w:r w:rsidRPr="00E111CB">
        <w:rPr>
          <w:rFonts w:ascii="Arial" w:eastAsia="Times New Roman" w:hAnsi="Arial" w:cs="Arial"/>
          <w:noProof/>
          <w:sz w:val="22"/>
        </w:rPr>
        <w:t>, 342(6164), pp.1364–1367.</w:t>
      </w:r>
    </w:p>
    <w:p w14:paraId="158991CE" w14:textId="5CE9678A" w:rsidR="00505574" w:rsidRPr="00505574" w:rsidRDefault="004B0CE4" w:rsidP="00E111CB">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rant Kinsler" w:date="2018-07-26T10:58:00Z" w:initials="GK">
    <w:p w14:paraId="7C3213F1" w14:textId="79C342FB" w:rsidR="000B751A" w:rsidRDefault="000B751A">
      <w:pPr>
        <w:pStyle w:val="CommentText"/>
      </w:pPr>
      <w:r>
        <w:rPr>
          <w:rStyle w:val="CommentReference"/>
        </w:rPr>
        <w:annotationRef/>
      </w:r>
      <w:r>
        <w:t xml:space="preserve">Additivity of phenotypes – any evidence that this is unrealistic (obviously in extreme of </w:t>
      </w:r>
      <w:r w:rsidR="00043F66">
        <w:t xml:space="preserve">deletion of recessive trait) – any generic features relating this to dominance? Christian Huber?  </w:t>
      </w:r>
    </w:p>
  </w:comment>
  <w:comment w:id="2" w:author="Grant Kinsler" w:date="2018-07-20T17:08:00Z" w:initials="GK">
    <w:p w14:paraId="0064BBBE" w14:textId="20A71B99" w:rsidR="000231B9" w:rsidRDefault="000231B9">
      <w:pPr>
        <w:pStyle w:val="CommentText"/>
      </w:pPr>
      <w:r>
        <w:rPr>
          <w:rStyle w:val="CommentReference"/>
        </w:rPr>
        <w:annotationRef/>
      </w:r>
      <w:r>
        <w:t xml:space="preserve">Punchier end of introduction paragraph – “we introduce a framework/method…” &lt;- what is it that we’re actually </w:t>
      </w:r>
      <w:r w:rsidR="009B3EC5">
        <w:t>introducing? A conceptual frame</w:t>
      </w:r>
      <w:r>
        <w:t>w</w:t>
      </w:r>
      <w:r w:rsidR="009B3EC5">
        <w:t>or</w:t>
      </w:r>
      <w:r>
        <w:t xml:space="preserve">k and a method? </w:t>
      </w:r>
    </w:p>
  </w:comment>
  <w:comment w:id="3" w:author="Grant Kinsler" w:date="2018-07-30T16:58:00Z" w:initials="GK">
    <w:p w14:paraId="57875451" w14:textId="4FB1DB40" w:rsidR="00E111CB" w:rsidRDefault="00E111CB">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w:t>
      </w:r>
      <w:r w:rsidR="00D9762B">
        <w:t xml:space="preserve"> – check assumptions in simulation? </w:t>
      </w:r>
    </w:p>
  </w:comment>
  <w:comment w:id="4" w:author="Grant Kinsler" w:date="2018-07-24T15:10:00Z" w:initials="GK">
    <w:p w14:paraId="306E83D0" w14:textId="765EA820" w:rsidR="003F1DFD" w:rsidRDefault="003F1DFD">
      <w:pPr>
        <w:pStyle w:val="CommentText"/>
      </w:pPr>
      <w:r>
        <w:rPr>
          <w:rStyle w:val="CommentReference"/>
        </w:rPr>
        <w:annotationRef/>
      </w:r>
      <w:r>
        <w:t>Comparison to SVD somewhere in here</w:t>
      </w:r>
    </w:p>
  </w:comment>
  <w:comment w:id="5" w:author="Grant Kinsler" w:date="2018-07-26T16:14:00Z" w:initials="GK">
    <w:p w14:paraId="2E518FD6" w14:textId="0EAE4803" w:rsidR="00E9642C" w:rsidRDefault="00E9642C">
      <w:pPr>
        <w:pStyle w:val="CommentText"/>
      </w:pPr>
      <w:r>
        <w:rPr>
          <w:rStyle w:val="CommentReference"/>
        </w:rPr>
        <w:annotationRef/>
      </w:r>
      <w:r>
        <w:t>Do we have a measure of uncertainty for our approach? (I don’t think so unless we use a likelihood framework</w:t>
      </w:r>
      <w:r w:rsidR="00607CEB">
        <w:t>)</w:t>
      </w:r>
      <w:r>
        <w:t xml:space="preserve"> – worth thinking about – how “certain” are we that particular values are in certain spots?</w:t>
      </w:r>
    </w:p>
  </w:comment>
  <w:comment w:id="6" w:author="Grant Kinsler" w:date="2018-07-20T16:52:00Z" w:initials="GK">
    <w:p w14:paraId="02746779" w14:textId="77777777" w:rsidR="00D03ABE" w:rsidRDefault="00D03ABE">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D03ABE" w:rsidRDefault="00D03ABE">
      <w:pPr>
        <w:pStyle w:val="CommentText"/>
      </w:pPr>
    </w:p>
    <w:p w14:paraId="1FA3AA6B" w14:textId="0DAAE75E" w:rsidR="00D03ABE" w:rsidRDefault="00D03ABE">
      <w:pPr>
        <w:pStyle w:val="CommentText"/>
      </w:pPr>
      <w:r>
        <w:t xml:space="preserve">Could be somewhat of an unfair comparison because we simulate fitness according to FGM, so of course we do better. </w:t>
      </w:r>
    </w:p>
    <w:p w14:paraId="7A9A548F" w14:textId="77777777" w:rsidR="00D03ABE" w:rsidRDefault="00D03ABE">
      <w:pPr>
        <w:pStyle w:val="CommentText"/>
      </w:pPr>
    </w:p>
    <w:p w14:paraId="707AA689" w14:textId="1F5A3FF5" w:rsidR="00D03ABE" w:rsidRDefault="00D03ABE">
      <w:pPr>
        <w:pStyle w:val="CommentText"/>
      </w:pPr>
      <w:r>
        <w:t xml:space="preserve">What’s a better way to simulate? Maybe we don’t need to compare to SVD? (But this is a natural </w:t>
      </w:r>
      <w:r w:rsidR="001F41FD">
        <w:t xml:space="preserve">question for readers) -  </w:t>
      </w:r>
      <w:r>
        <w:t>need to think about this.</w:t>
      </w:r>
    </w:p>
  </w:comment>
  <w:comment w:id="7" w:author="Grant Kinsler" w:date="2018-07-20T16:55:00Z" w:initials="GK">
    <w:p w14:paraId="386F06D2" w14:textId="4ACCDFC6" w:rsidR="00D03ABE" w:rsidRDefault="00D03ABE">
      <w:pPr>
        <w:pStyle w:val="CommentText"/>
      </w:pPr>
      <w:r>
        <w:rPr>
          <w:rStyle w:val="CommentReference"/>
        </w:rPr>
        <w:annotationRef/>
      </w:r>
      <w:r>
        <w:t xml:space="preserve">B is a bad figure – need a better way to visualize (1) correct fit and (2) how good that fit is. </w:t>
      </w:r>
    </w:p>
  </w:comment>
  <w:comment w:id="8" w:author="Grant Kinsler" w:date="2018-07-20T16:56:00Z" w:initials="GK">
    <w:p w14:paraId="30B18240" w14:textId="01C3096E" w:rsidR="00D03ABE" w:rsidRPr="00D03ABE" w:rsidRDefault="00D03ABE">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9" w:author="Grant Kinsler" w:date="2018-07-25T17:31:00Z" w:initials="GK">
    <w:p w14:paraId="42387954" w14:textId="4FC8BC14" w:rsidR="00512255" w:rsidRDefault="00512255">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w:t>
      </w:r>
      <w:r w:rsidR="001F41FD">
        <w:t xml:space="preserve"> -&gt; is this a method for “inferring dimensionality” or “inferring dimensionality of adapt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3213F1" w15:done="0"/>
  <w15:commentEx w15:paraId="0064BBBE" w15:done="0"/>
  <w15:commentEx w15:paraId="57875451" w15:done="0"/>
  <w15:commentEx w15:paraId="306E83D0" w15:done="0"/>
  <w15:commentEx w15:paraId="2E518FD6" w15:done="0"/>
  <w15:commentEx w15:paraId="707AA689" w15:done="0"/>
  <w15:commentEx w15:paraId="386F06D2" w15:done="0"/>
  <w15:commentEx w15:paraId="30B18240"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44B337" w14:textId="77777777" w:rsidR="00760C9E" w:rsidRDefault="00760C9E" w:rsidP="00514E6A">
      <w:r>
        <w:separator/>
      </w:r>
    </w:p>
  </w:endnote>
  <w:endnote w:type="continuationSeparator" w:id="0">
    <w:p w14:paraId="4F62586C" w14:textId="77777777" w:rsidR="00760C9E" w:rsidRDefault="00760C9E"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96E1F6" w14:textId="77777777" w:rsidR="00760C9E" w:rsidRDefault="00760C9E" w:rsidP="00514E6A">
      <w:r>
        <w:separator/>
      </w:r>
    </w:p>
  </w:footnote>
  <w:footnote w:type="continuationSeparator" w:id="0">
    <w:p w14:paraId="223D8BC5" w14:textId="77777777" w:rsidR="00760C9E" w:rsidRDefault="00760C9E"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7388B"/>
    <w:rsid w:val="00084EBA"/>
    <w:rsid w:val="000A6CBC"/>
    <w:rsid w:val="000B751A"/>
    <w:rsid w:val="00165B69"/>
    <w:rsid w:val="001C4C4D"/>
    <w:rsid w:val="001F41FD"/>
    <w:rsid w:val="001F70EB"/>
    <w:rsid w:val="002D14C9"/>
    <w:rsid w:val="002D41CE"/>
    <w:rsid w:val="003136F5"/>
    <w:rsid w:val="0035478A"/>
    <w:rsid w:val="00382C1E"/>
    <w:rsid w:val="00394AAD"/>
    <w:rsid w:val="003E14F4"/>
    <w:rsid w:val="003F1DFD"/>
    <w:rsid w:val="00417E5E"/>
    <w:rsid w:val="004B0CE4"/>
    <w:rsid w:val="004B55C3"/>
    <w:rsid w:val="004B5991"/>
    <w:rsid w:val="00505574"/>
    <w:rsid w:val="00512255"/>
    <w:rsid w:val="00514E6A"/>
    <w:rsid w:val="00567F8F"/>
    <w:rsid w:val="00584F02"/>
    <w:rsid w:val="005A6EF7"/>
    <w:rsid w:val="005F4F25"/>
    <w:rsid w:val="00607CEB"/>
    <w:rsid w:val="0062520A"/>
    <w:rsid w:val="0063577B"/>
    <w:rsid w:val="0063774E"/>
    <w:rsid w:val="006559E7"/>
    <w:rsid w:val="00661110"/>
    <w:rsid w:val="006821EB"/>
    <w:rsid w:val="006922EB"/>
    <w:rsid w:val="006E6CE4"/>
    <w:rsid w:val="006F1A0B"/>
    <w:rsid w:val="0073735C"/>
    <w:rsid w:val="00746BDE"/>
    <w:rsid w:val="00760C9E"/>
    <w:rsid w:val="007A5EDE"/>
    <w:rsid w:val="007C52AB"/>
    <w:rsid w:val="007E763A"/>
    <w:rsid w:val="00810FAF"/>
    <w:rsid w:val="00811D75"/>
    <w:rsid w:val="008527D2"/>
    <w:rsid w:val="008E4F25"/>
    <w:rsid w:val="008F4A97"/>
    <w:rsid w:val="00931644"/>
    <w:rsid w:val="00944390"/>
    <w:rsid w:val="00966099"/>
    <w:rsid w:val="009B3EC5"/>
    <w:rsid w:val="009C3512"/>
    <w:rsid w:val="009C72AD"/>
    <w:rsid w:val="009F1F02"/>
    <w:rsid w:val="00A50A6D"/>
    <w:rsid w:val="00A61656"/>
    <w:rsid w:val="00A67A0A"/>
    <w:rsid w:val="00AB1A44"/>
    <w:rsid w:val="00AB3BC2"/>
    <w:rsid w:val="00AE5D6D"/>
    <w:rsid w:val="00B40295"/>
    <w:rsid w:val="00BB0BF3"/>
    <w:rsid w:val="00C416F9"/>
    <w:rsid w:val="00C43E38"/>
    <w:rsid w:val="00C62197"/>
    <w:rsid w:val="00CB4875"/>
    <w:rsid w:val="00CC0C0C"/>
    <w:rsid w:val="00D03ABE"/>
    <w:rsid w:val="00D06190"/>
    <w:rsid w:val="00D61852"/>
    <w:rsid w:val="00D9762B"/>
    <w:rsid w:val="00DC20FE"/>
    <w:rsid w:val="00E111CB"/>
    <w:rsid w:val="00E53292"/>
    <w:rsid w:val="00E571E0"/>
    <w:rsid w:val="00E93051"/>
    <w:rsid w:val="00E9642C"/>
    <w:rsid w:val="00F33DD9"/>
    <w:rsid w:val="00F372FF"/>
    <w:rsid w:val="00F55574"/>
    <w:rsid w:val="00F564DB"/>
    <w:rsid w:val="00F975AB"/>
    <w:rsid w:val="00FA32C8"/>
    <w:rsid w:val="00FD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EC10A7-A911-F64F-B1F6-5EB41B4B9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9</Pages>
  <Words>11037</Words>
  <Characters>62913</Characters>
  <Application>Microsoft Macintosh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3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13</cp:revision>
  <dcterms:created xsi:type="dcterms:W3CDTF">2018-07-26T00:00:00Z</dcterms:created>
  <dcterms:modified xsi:type="dcterms:W3CDTF">2018-07-31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